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BD3C6" w14:textId="77777777" w:rsidR="00B1645B" w:rsidRDefault="00A27085" w:rsidP="00B42030">
      <w:pPr>
        <w:pStyle w:val="Title"/>
      </w:pPr>
      <w:r>
        <w:t xml:space="preserve">Skyline </w:t>
      </w:r>
      <w:r w:rsidR="00006F5A">
        <w:t>Parallel Reaction Monitoring</w:t>
      </w:r>
    </w:p>
    <w:p w14:paraId="41783D41"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161983FD" w14:textId="77777777" w:rsidR="00556600" w:rsidRDefault="00556600" w:rsidP="00556600">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6BE94A0A" w14:textId="77777777" w:rsidR="00820F12" w:rsidRDefault="00820F12" w:rsidP="00556600">
      <w:pPr>
        <w:jc w:val="center"/>
      </w:pPr>
    </w:p>
    <w:p w14:paraId="6FCA4642" w14:textId="77777777"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14:paraId="3DF65015" w14:textId="77777777" w:rsidR="009B15D3" w:rsidRDefault="009B15D3" w:rsidP="00556600">
      <w:pPr>
        <w:jc w:val="center"/>
      </w:pPr>
    </w:p>
    <w:p w14:paraId="2D6B0415" w14:textId="77777777" w:rsidR="004D5C1F" w:rsidRDefault="00BC073B" w:rsidP="00556600">
      <w:pPr>
        <w:jc w:val="center"/>
      </w:pPr>
      <w:r w:rsidRPr="00BC073B">
        <w:rPr>
          <w:noProof/>
        </w:rPr>
        <w:lastRenderedPageBreak/>
        <mc:AlternateContent>
          <mc:Choice Requires="wpg">
            <w:drawing>
              <wp:inline distT="0" distB="0" distL="0" distR="0" wp14:anchorId="770943A8" wp14:editId="3975692F">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6819"/>
                            <a:ext cx="617220" cy="718185"/>
                          </a:xfrm>
                          <a:prstGeom prst="rect">
                            <a:avLst/>
                          </a:prstGeom>
                          <a:noFill/>
                        </wps:spPr>
                        <wps:txbx>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w14:anchorId="770943A8"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">
                  <v:imagedata r:id="rId11" o:title="" croptop="8795f" cropbottom="6807f" cropleft="7659f" cropright="8511f"/>
                </v:shape>
                <v:rect id="Rectangle 55"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59"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" fillcolor="white [3212]" stroked="f" strokeweight="2pt"/>
                <v:shape id="TextBox 6" o:spid="_x0000_s1031" type="#_x0000_t202" style="position:absolute;top:9968;width:6172;height:71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" filled="f" stroked="f">
                  <v:textbox style="layout-flow:vertical;mso-layout-flow-alt:bottom-to-top;mso-fit-shape-to-text:t">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" fillcolor="white [3212]" stroked="f" strokeweight="2pt"/>
                <v:shape id="TextBox 8" o:spid="_x0000_s1033" type="#_x0000_t202" style="position:absolute;left:24756;top:18455;width:12897;height:3086;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" filled="f" stroked="f">
                  <v:textbox style="mso-fit-shape-to-text:t">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p>
    <w:p w14:paraId="7D8853EB" w14:textId="77777777" w:rsidR="009B15D3" w:rsidRDefault="009B15D3" w:rsidP="009B15D3">
      <w:r>
        <w:t>The resulting chromatograms provide quantitative data similar to the SRM data from triple quadrupole experiments, in the now familiar Skyline user interface.</w:t>
      </w:r>
    </w:p>
    <w:p w14:paraId="72086AB6" w14:textId="77777777" w:rsidR="00556600" w:rsidRDefault="009B15D3" w:rsidP="00556600">
      <w:pPr>
        <w:jc w:val="center"/>
      </w:pPr>
      <w:r w:rsidRPr="009B15D3">
        <w:rPr>
          <w:noProof/>
        </w:rPr>
        <mc:AlternateContent>
          <mc:Choice Requires="wpg">
            <w:drawing>
              <wp:inline distT="0" distB="0" distL="0" distR="0" wp14:anchorId="6851124E" wp14:editId="09381933">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w14:anchorId="6851124E"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14:paraId="47F2AA33" w14:textId="77777777"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14:paraId="43783786" w14:textId="77777777" w:rsidR="00014DA8" w:rsidRDefault="00014DA8" w:rsidP="008C1D13">
      <w:pPr>
        <w:pStyle w:val="Heading1"/>
        <w:spacing w:after="120"/>
      </w:pPr>
      <w:r>
        <w:lastRenderedPageBreak/>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77777777" w:rsidR="00894BB2" w:rsidRDefault="00C91A02" w:rsidP="008C1D13">
      <w:hyperlink r:id="rId14" w:history="1">
        <w:r w:rsidR="00A862B0" w:rsidRPr="00591A35">
          <w:rPr>
            <w:rStyle w:val="Hyperlink"/>
          </w:rPr>
          <w:t>https://skyline.gs.washington.edu/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316AE87E"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del w:id="0" w:author="nicksh" w:date="2021-10-28T16:04:00Z">
        <w:r w:rsidR="001A04FD" w:rsidDel="00B222BE">
          <w:delText>Targeted</w:delText>
        </w:r>
        <w:r w:rsidDel="00B222BE">
          <w:delText>’</w:delText>
        </w:r>
      </w:del>
      <w:ins w:id="1" w:author="nicksh" w:date="2021-10-28T16:04:00Z">
        <w:r w:rsidR="00B222BE">
          <w:t>PRM</w:t>
        </w:r>
      </w:ins>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w:t>
      </w:r>
      <w:bookmarkStart w:id="2" w:name="_GoBack"/>
      <w:r w:rsidR="000070E0">
        <w:t>Targeted</w:t>
      </w:r>
      <w:bookmarkEnd w:id="2"/>
      <w:r w:rsidR="000070E0">
        <w:t>MSMS_template.meth’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r>
        <w:t>Peptides.Precursors.Modified</w:t>
      </w:r>
      <w:r w:rsidR="00504C09">
        <w:t xml:space="preserve"> </w:t>
      </w:r>
      <w:r>
        <w:t>Sequence</w:t>
      </w:r>
    </w:p>
    <w:p w14:paraId="1588EBD9" w14:textId="77777777" w:rsidR="00F11930" w:rsidRDefault="00F11930" w:rsidP="00F11930">
      <w:pPr>
        <w:pStyle w:val="ListParagraph"/>
        <w:numPr>
          <w:ilvl w:val="1"/>
          <w:numId w:val="22"/>
        </w:numPr>
      </w:pPr>
      <w:r>
        <w:t>Peptides.Precursors.Charge</w:t>
      </w:r>
    </w:p>
    <w:p w14:paraId="40CCA9BE" w14:textId="77777777" w:rsidR="00F11930" w:rsidRDefault="00F11930" w:rsidP="00F11930">
      <w:pPr>
        <w:pStyle w:val="ListParagraph"/>
        <w:numPr>
          <w:ilvl w:val="1"/>
          <w:numId w:val="22"/>
        </w:numPr>
      </w:pPr>
      <w:r>
        <w:t>Peptides.Precursors.Mz</w:t>
      </w:r>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403FBA88" w:rsidR="006A5041" w:rsidRDefault="00C94B5A" w:rsidP="006A5041">
      <w:r>
        <w:rPr>
          <w:noProof/>
        </w:rPr>
        <w:drawing>
          <wp:inline distT="0" distB="0" distL="0" distR="0" wp14:anchorId="67E3BD0F" wp14:editId="26D8D77F">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6C77BF52"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63796AD5" w:rsidR="006255DC" w:rsidRDefault="00C94B5A" w:rsidP="006255DC">
      <w:r>
        <w:rPr>
          <w:noProof/>
        </w:rPr>
        <w:drawing>
          <wp:inline distT="0" distB="0" distL="0" distR="0" wp14:anchorId="44045022" wp14:editId="7483119F">
            <wp:extent cx="3848100" cy="5514975"/>
            <wp:effectExtent l="0" t="0" r="0" b="952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4FE623A2" w14:textId="77777777"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77777777" w:rsidR="006255DC" w:rsidRDefault="001B64F9" w:rsidP="006255DC">
      <w:r>
        <w:rPr>
          <w:noProof/>
        </w:rPr>
        <w:drawing>
          <wp:inline distT="0" distB="0" distL="0" distR="0" wp14:anchorId="57818B46" wp14:editId="1FC8E8EE">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And yet, the search was performed with unspecified cleavage on a FASTA file containing the three expected proteins followed by the entire Uniprot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10015F2B" w14:textId="77777777" w:rsidR="00D8515E"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BSA_Agilent.sky’ file in the ‘TOF’ subfolder of the tutorial folder you created.</w:t>
      </w:r>
    </w:p>
    <w:p w14:paraId="0DCEF3CC" w14:textId="77777777" w:rsidR="00F0159F" w:rsidRDefault="00F0159F" w:rsidP="00F0159F">
      <w:pPr>
        <w:pStyle w:val="Heading1"/>
      </w:pPr>
      <w:r>
        <w:lastRenderedPageBreak/>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lastRenderedPageBreak/>
        <w:t>For MS/MS filtering:</w:t>
      </w:r>
    </w:p>
    <w:p w14:paraId="7353D244" w14:textId="3FDA97F1"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del w:id="3" w:author="nicksh" w:date="2021-10-28T16:04:00Z">
        <w:r w:rsidR="00FC5DF3" w:rsidDel="00B222BE">
          <w:delText>Targeted</w:delText>
        </w:r>
        <w:r w:rsidR="00E63779" w:rsidDel="00B222BE">
          <w:delText>’</w:delText>
        </w:r>
      </w:del>
      <w:ins w:id="4" w:author="nicksh" w:date="2021-10-28T16:04:00Z">
        <w:r w:rsidR="00B222BE">
          <w:t>PRM</w:t>
        </w:r>
      </w:ins>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intensity issue with the 50 amol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K.LVNELTEFAK.T (500 fmol)</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CA28F5" w14:textId="77777777" w:rsidR="00C91A02" w:rsidRDefault="00C91A02" w:rsidP="00F726CD">
      <w:pPr>
        <w:spacing w:after="0" w:line="240" w:lineRule="auto"/>
      </w:pPr>
      <w:r>
        <w:separator/>
      </w:r>
    </w:p>
  </w:endnote>
  <w:endnote w:type="continuationSeparator" w:id="0">
    <w:p w14:paraId="5034AF20" w14:textId="77777777" w:rsidR="00C91A02" w:rsidRDefault="00C91A02"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6E9293" w14:textId="77777777" w:rsidR="00C91A02" w:rsidRDefault="00C91A02" w:rsidP="00F726CD">
      <w:pPr>
        <w:spacing w:after="0" w:line="240" w:lineRule="auto"/>
      </w:pPr>
      <w:r>
        <w:separator/>
      </w:r>
    </w:p>
  </w:footnote>
  <w:footnote w:type="continuationSeparator" w:id="0">
    <w:p w14:paraId="5962F192" w14:textId="77777777" w:rsidR="00C91A02" w:rsidRDefault="00C91A02"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sh">
    <w15:presenceInfo w15:providerId="None" w15:userId="nick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7</Pages>
  <Words>5078</Words>
  <Characters>28945</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5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nicksh</cp:lastModifiedBy>
  <cp:revision>5</cp:revision>
  <cp:lastPrinted>2012-05-07T07:00:00Z</cp:lastPrinted>
  <dcterms:created xsi:type="dcterms:W3CDTF">2020-12-21T22:37:00Z</dcterms:created>
  <dcterms:modified xsi:type="dcterms:W3CDTF">2021-10-2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